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6EFA9E20"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Ebay.com,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069EB6EC" w:rsidR="00457BB9" w:rsidRDefault="00852949" w:rsidP="00457BB9">
      <w:pPr>
        <w:tabs>
          <w:tab w:val="left" w:pos="0"/>
        </w:tabs>
        <w:spacing w:line="360" w:lineRule="auto"/>
        <w:ind w:right="287"/>
        <w:rPr>
          <w:bCs/>
          <w:iCs/>
          <w:sz w:val="26"/>
          <w:szCs w:val="26"/>
          <w:lang w:val="vi-VN"/>
        </w:rPr>
      </w:pPr>
      <w:r>
        <w:rPr>
          <w:bCs/>
          <w:iCs/>
          <w:sz w:val="26"/>
          <w:szCs w:val="26"/>
          <w:lang w:val="vi-VN"/>
        </w:rPr>
        <w:t>Hình 3.1 Hình ảnh câu lệnh để cài đặt Scrapy</w:t>
      </w:r>
    </w:p>
    <w:p w14:paraId="1FD58B8B" w14:textId="2C0FE2D2" w:rsidR="00852949" w:rsidRPr="00FA752B" w:rsidRDefault="00852949" w:rsidP="00457BB9">
      <w:pPr>
        <w:tabs>
          <w:tab w:val="left" w:pos="0"/>
        </w:tabs>
        <w:spacing w:line="360" w:lineRule="auto"/>
        <w:ind w:right="287"/>
        <w:rPr>
          <w:bCs/>
          <w:iCs/>
          <w:sz w:val="26"/>
          <w:szCs w:val="26"/>
        </w:rPr>
      </w:pPr>
    </w:p>
    <w:p w14:paraId="3AEB8A94" w14:textId="172DE672" w:rsidR="00FA752B" w:rsidRDefault="00076E8A" w:rsidP="00B6241B">
      <w:pPr>
        <w:tabs>
          <w:tab w:val="left" w:pos="0"/>
        </w:tabs>
        <w:spacing w:line="360" w:lineRule="auto"/>
        <w:ind w:right="287"/>
        <w:rPr>
          <w:bCs/>
          <w:iCs/>
          <w:sz w:val="26"/>
          <w:szCs w:val="26"/>
        </w:rPr>
      </w:pPr>
      <w:r w:rsidRPr="00076E8A">
        <w:rPr>
          <w:bCs/>
          <w:iCs/>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3"/>
                    <a:stretch>
                      <a:fillRect/>
                    </a:stretch>
                  </pic:blipFill>
                  <pic:spPr>
                    <a:xfrm>
                      <a:off x="0" y="0"/>
                      <a:ext cx="5754370" cy="3148965"/>
                    </a:xfrm>
                    <a:prstGeom prst="rect">
                      <a:avLst/>
                    </a:prstGeom>
                  </pic:spPr>
                </pic:pic>
              </a:graphicData>
            </a:graphic>
          </wp:inline>
        </w:drawing>
      </w:r>
    </w:p>
    <w:p w14:paraId="5AFED6E6" w14:textId="77777777" w:rsidR="00076E8A" w:rsidRDefault="00076E8A" w:rsidP="00076E8A">
      <w:pPr>
        <w:tabs>
          <w:tab w:val="left" w:pos="0"/>
        </w:tabs>
        <w:spacing w:line="360" w:lineRule="auto"/>
        <w:ind w:right="287"/>
        <w:rPr>
          <w:bCs/>
          <w:iCs/>
          <w:sz w:val="26"/>
          <w:szCs w:val="26"/>
        </w:rPr>
      </w:pPr>
      <w:r>
        <w:rPr>
          <w:bCs/>
          <w:iCs/>
          <w:sz w:val="26"/>
          <w:szCs w:val="26"/>
          <w:lang w:val="vi-VN"/>
        </w:rPr>
        <w:t>Hình 3.2: Hình ảnh t</w:t>
      </w:r>
      <w:r>
        <w:rPr>
          <w:bCs/>
          <w:iCs/>
          <w:sz w:val="26"/>
          <w:szCs w:val="26"/>
        </w:rPr>
        <w:t>hông tin cấu trúc dự án</w:t>
      </w:r>
    </w:p>
    <w:p w14:paraId="3D9D6A2B" w14:textId="77777777" w:rsidR="00076E8A" w:rsidRPr="00FA752B" w:rsidRDefault="00076E8A" w:rsidP="00B6241B">
      <w:pPr>
        <w:tabs>
          <w:tab w:val="left" w:pos="0"/>
        </w:tabs>
        <w:spacing w:line="360" w:lineRule="auto"/>
        <w:ind w:right="287"/>
        <w:rPr>
          <w:bCs/>
          <w:iCs/>
          <w:sz w:val="26"/>
          <w:szCs w:val="26"/>
        </w:rPr>
      </w:pPr>
    </w:p>
    <w:p w14:paraId="28917087" w14:textId="77777777" w:rsidR="00B6241B"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48C724D3" w14:textId="5B73DDFF" w:rsidR="00FA752B" w:rsidRDefault="00FA752B" w:rsidP="00FA752B">
      <w:pPr>
        <w:pStyle w:val="ListParagraph"/>
        <w:numPr>
          <w:ilvl w:val="0"/>
          <w:numId w:val="7"/>
        </w:numPr>
        <w:tabs>
          <w:tab w:val="left" w:pos="0"/>
        </w:tabs>
        <w:spacing w:line="360" w:lineRule="auto"/>
        <w:ind w:right="287"/>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Pr>
          <w:sz w:val="26"/>
          <w:szCs w:val="26"/>
        </w:rPr>
        <w:t>Ebay</w:t>
      </w:r>
      <w:r w:rsidRPr="00FA752B">
        <w:rPr>
          <w:sz w:val="26"/>
          <w:szCs w:val="26"/>
        </w:rPr>
        <w:t>.</w:t>
      </w:r>
    </w:p>
    <w:p w14:paraId="4C446DF5" w14:textId="66C6E6D2" w:rsidR="00FA752B" w:rsidRPr="00FA752B" w:rsidRDefault="00FA752B" w:rsidP="00FA752B">
      <w:pPr>
        <w:pStyle w:val="ListParagraph"/>
        <w:numPr>
          <w:ilvl w:val="0"/>
          <w:numId w:val="7"/>
        </w:numPr>
        <w:tabs>
          <w:tab w:val="left" w:pos="0"/>
        </w:tabs>
        <w:spacing w:line="360" w:lineRule="auto"/>
        <w:ind w:right="287"/>
        <w:rPr>
          <w:sz w:val="26"/>
          <w:szCs w:val="26"/>
        </w:rPr>
      </w:pPr>
      <w:r w:rsidRPr="00FA752B">
        <w:rPr>
          <w:bCs/>
          <w:sz w:val="26"/>
          <w:szCs w:val="26"/>
        </w:rPr>
        <w:t>Bằng cách lấy url (là địa chỉ duy nhất để xác định một tài nguyên trên Internet) của một sản phẩm ngẫu nhiên trên nền tảng ebay, chúng tôi xác định đường dẫn chung của sản phẩm và trích xuất file JSON để thu thập danh sách các ID sản phẩm từ đường dẫn đã xác định.</w:t>
      </w:r>
    </w:p>
    <w:p w14:paraId="4BD9CD69" w14:textId="77777777" w:rsidR="00F72BF5" w:rsidRPr="00F72BF5" w:rsidRDefault="00FA752B" w:rsidP="009F2C32">
      <w:pPr>
        <w:pStyle w:val="ListParagraph"/>
        <w:numPr>
          <w:ilvl w:val="2"/>
          <w:numId w:val="8"/>
        </w:numPr>
        <w:tabs>
          <w:tab w:val="left" w:pos="0"/>
        </w:tabs>
        <w:spacing w:line="360" w:lineRule="auto"/>
        <w:ind w:right="287"/>
        <w:rPr>
          <w:b/>
          <w:bCs/>
          <w:i/>
          <w:iCs/>
          <w:sz w:val="26"/>
          <w:szCs w:val="26"/>
        </w:rPr>
      </w:pPr>
      <w:r w:rsidRPr="00F72BF5">
        <w:rPr>
          <w:bCs/>
          <w:sz w:val="26"/>
          <w:szCs w:val="26"/>
        </w:rPr>
        <w:t xml:space="preserve">Tiếp theo, thu thập thông tin từ Scrapy của cửa hàng, bao gồm </w:t>
      </w:r>
      <w:r w:rsidR="00F72BF5" w:rsidRPr="00F72BF5">
        <w:rPr>
          <w:bCs/>
          <w:sz w:val="26"/>
          <w:szCs w:val="26"/>
        </w:rPr>
        <w:t xml:space="preserve">… </w:t>
      </w:r>
    </w:p>
    <w:p w14:paraId="0C5DEAB7" w14:textId="3BA53472" w:rsidR="003F6DFB" w:rsidRPr="00F72BF5" w:rsidRDefault="00B6241B" w:rsidP="009F2C32">
      <w:pPr>
        <w:pStyle w:val="ListParagraph"/>
        <w:numPr>
          <w:ilvl w:val="2"/>
          <w:numId w:val="8"/>
        </w:numPr>
        <w:tabs>
          <w:tab w:val="left" w:pos="0"/>
        </w:tabs>
        <w:spacing w:line="360" w:lineRule="auto"/>
        <w:ind w:right="287"/>
        <w:rPr>
          <w:b/>
          <w:bCs/>
          <w:i/>
          <w:iCs/>
          <w:sz w:val="26"/>
          <w:szCs w:val="26"/>
        </w:rPr>
      </w:pPr>
      <w:r w:rsidRPr="00F72BF5">
        <w:rPr>
          <w:b/>
          <w:bCs/>
          <w:i/>
          <w:iCs/>
          <w:sz w:val="26"/>
          <w:szCs w:val="26"/>
        </w:rPr>
        <w:t>Thu thập thông tin sản phẩm</w:t>
      </w:r>
    </w:p>
    <w:p w14:paraId="6ADC48CA" w14:textId="7D334374" w:rsidR="003F6DFB" w:rsidRPr="003F6DFB" w:rsidRDefault="00F72BF5" w:rsidP="003F6DFB">
      <w:pPr>
        <w:pStyle w:val="ListParagraph"/>
        <w:tabs>
          <w:tab w:val="left" w:pos="709"/>
        </w:tabs>
        <w:spacing w:line="360" w:lineRule="auto"/>
        <w:ind w:right="287"/>
        <w:rPr>
          <w:b/>
          <w:bCs/>
          <w:i/>
          <w:iCs/>
          <w:sz w:val="26"/>
          <w:szCs w:val="26"/>
        </w:rPr>
      </w:pPr>
      <w:r>
        <w:rPr>
          <w:b/>
          <w:bCs/>
          <w:i/>
          <w:iCs/>
          <w:sz w:val="26"/>
          <w:szCs w:val="26"/>
        </w:rPr>
        <w:t>…….</w:t>
      </w:r>
    </w:p>
    <w:p w14:paraId="0D6AB65D" w14:textId="548C71CC" w:rsidR="003F6DFB" w:rsidRDefault="003F6DFB" w:rsidP="00FA752B">
      <w:pPr>
        <w:tabs>
          <w:tab w:val="left" w:pos="709"/>
        </w:tabs>
        <w:spacing w:line="360" w:lineRule="auto"/>
        <w:ind w:right="287"/>
        <w:rPr>
          <w:sz w:val="26"/>
          <w:szCs w:val="26"/>
        </w:rPr>
      </w:pPr>
      <w:r>
        <w:rPr>
          <w:sz w:val="26"/>
          <w:szCs w:val="26"/>
        </w:rPr>
        <w:tab/>
      </w:r>
      <w:r>
        <w:rPr>
          <w:sz w:val="26"/>
          <w:szCs w:val="26"/>
        </w:rPr>
        <w:tab/>
        <w:t>Hình 3.</w:t>
      </w:r>
      <w:r w:rsidR="00F72BF5">
        <w:rPr>
          <w:sz w:val="26"/>
          <w:szCs w:val="26"/>
        </w:rPr>
        <w:t>3</w:t>
      </w:r>
      <w:r>
        <w:rPr>
          <w:sz w:val="26"/>
          <w:szCs w:val="26"/>
        </w:rPr>
        <w:t xml:space="preserve"> đường link dẫn đến </w:t>
      </w:r>
    </w:p>
    <w:p w14:paraId="3B76E52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crapy là một framework dùng để thu thập dữ liệu từ các trang web. Đoạn này import thư viện để sử dụng trong dự án.</w:t>
      </w:r>
    </w:p>
    <w:p w14:paraId="5B41E6E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class ProductSpider”: Tạo một lớp spider, kế thừa từ lớp scrapy.Spider.</w:t>
      </w:r>
    </w:p>
    <w:p w14:paraId="0A440EAD"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name”: đây là tên của spider, có thể sử dụng để được gọi khi chạy lệnh scrapy crawl product.</w:t>
      </w:r>
    </w:p>
    <w:p w14:paraId="3A60492A" w14:textId="77777777" w:rsid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allowed_domains”: xác định các domain mà spider được phép crawl (truy cập). Ở đây, chỉ cho phép truy cập dữ liệu từ ebay.com</w:t>
      </w:r>
      <w:r>
        <w:rPr>
          <w:bCs/>
          <w:sz w:val="26"/>
          <w:szCs w:val="26"/>
        </w:rPr>
        <w:t xml:space="preserve"> </w:t>
      </w:r>
    </w:p>
    <w:p w14:paraId="0FF169DC" w14:textId="38F56CEB"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tart_urls”: URL ban đầu để spider lấy dữ liệu.</w:t>
      </w:r>
    </w:p>
    <w:p w14:paraId="2396E2A1" w14:textId="2FCA02B5" w:rsidR="00B6241B" w:rsidRPr="003F6DFB" w:rsidRDefault="00B6241B" w:rsidP="003F6DFB">
      <w:pPr>
        <w:pStyle w:val="ListParagraph"/>
        <w:numPr>
          <w:ilvl w:val="2"/>
          <w:numId w:val="8"/>
        </w:numPr>
        <w:tabs>
          <w:tab w:val="left" w:pos="0"/>
        </w:tabs>
        <w:spacing w:line="360" w:lineRule="auto"/>
        <w:ind w:right="287"/>
        <w:rPr>
          <w:b/>
          <w:bCs/>
          <w:i/>
          <w:iCs/>
          <w:sz w:val="26"/>
          <w:szCs w:val="26"/>
        </w:rPr>
      </w:pPr>
      <w:r w:rsidRPr="003F6DFB">
        <w:rPr>
          <w:b/>
          <w:bCs/>
          <w:i/>
          <w:iCs/>
          <w:sz w:val="26"/>
          <w:szCs w:val="26"/>
        </w:rPr>
        <w:t>Thu Thập Đánh Giá Khách Hàng và Thông Tin Khác</w:t>
      </w:r>
    </w:p>
    <w:p w14:paraId="2AE1B42E" w14:textId="7249F3C3" w:rsidR="003F6DFB" w:rsidRDefault="001A0489" w:rsidP="003F6DFB">
      <w:pPr>
        <w:tabs>
          <w:tab w:val="left" w:pos="0"/>
        </w:tabs>
        <w:spacing w:line="360" w:lineRule="auto"/>
        <w:ind w:right="287"/>
        <w:rPr>
          <w:b/>
          <w:bCs/>
          <w:i/>
          <w:iCs/>
          <w:sz w:val="26"/>
          <w:szCs w:val="26"/>
        </w:rPr>
      </w:pPr>
      <w:r w:rsidRPr="001A0489">
        <w:rPr>
          <w:b/>
          <w:bCs/>
          <w:i/>
          <w:iCs/>
          <w:sz w:val="26"/>
          <w:szCs w:val="26"/>
        </w:rPr>
        <w:drawing>
          <wp:inline distT="0" distB="0" distL="0" distR="0" wp14:anchorId="1A197CE6" wp14:editId="2D733F62">
            <wp:extent cx="5754370" cy="876935"/>
            <wp:effectExtent l="0" t="0" r="0" b="0"/>
            <wp:docPr id="258192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92838" name=""/>
                    <pic:cNvPicPr/>
                  </pic:nvPicPr>
                  <pic:blipFill>
                    <a:blip r:embed="rId14"/>
                    <a:stretch>
                      <a:fillRect/>
                    </a:stretch>
                  </pic:blipFill>
                  <pic:spPr>
                    <a:xfrm>
                      <a:off x="0" y="0"/>
                      <a:ext cx="5754370" cy="876935"/>
                    </a:xfrm>
                    <a:prstGeom prst="rect">
                      <a:avLst/>
                    </a:prstGeom>
                  </pic:spPr>
                </pic:pic>
              </a:graphicData>
            </a:graphic>
          </wp:inline>
        </w:drawing>
      </w:r>
    </w:p>
    <w:p w14:paraId="191BA584" w14:textId="266C452C" w:rsidR="00F72BF5" w:rsidRPr="00F72BF5" w:rsidRDefault="00F72BF5" w:rsidP="003F6DFB">
      <w:pPr>
        <w:tabs>
          <w:tab w:val="left" w:pos="0"/>
        </w:tabs>
        <w:spacing w:line="360" w:lineRule="auto"/>
        <w:ind w:right="287"/>
        <w:rPr>
          <w:sz w:val="26"/>
          <w:szCs w:val="26"/>
        </w:rPr>
      </w:pPr>
      <w:r>
        <w:rPr>
          <w:sz w:val="26"/>
          <w:szCs w:val="26"/>
        </w:rPr>
        <w:t>Hình 3.4 Thu thập thông tin</w:t>
      </w:r>
    </w:p>
    <w:p w14:paraId="6B54258E" w14:textId="3953707D" w:rsidR="008E53F3" w:rsidRPr="008E53F3" w:rsidRDefault="008E53F3" w:rsidP="008E53F3">
      <w:pPr>
        <w:pStyle w:val="ListParagraph"/>
        <w:numPr>
          <w:ilvl w:val="0"/>
          <w:numId w:val="1"/>
        </w:numPr>
        <w:tabs>
          <w:tab w:val="left" w:pos="709"/>
        </w:tabs>
        <w:spacing w:line="360" w:lineRule="auto"/>
        <w:ind w:right="287"/>
        <w:rPr>
          <w:bCs/>
          <w:sz w:val="26"/>
          <w:szCs w:val="26"/>
        </w:rPr>
      </w:pPr>
      <w:r w:rsidRPr="008E53F3">
        <w:rPr>
          <w:sz w:val="26"/>
          <w:szCs w:val="26"/>
        </w:rPr>
        <w:t xml:space="preserve">  </w:t>
      </w:r>
      <w:r w:rsidRPr="008E53F3">
        <w:rPr>
          <w:bCs/>
          <w:sz w:val="26"/>
          <w:szCs w:val="26"/>
        </w:rPr>
        <w:t>Hàm “parse” (self, reponse): Hàm này là điểm vào để xử lý khi spider truy cập vào  “start_urls”.</w:t>
      </w:r>
    </w:p>
    <w:p w14:paraId="1631B39F" w14:textId="77777777" w:rsidR="008E53F3" w:rsidRDefault="008E53F3" w:rsidP="008E53F3">
      <w:pPr>
        <w:pStyle w:val="ListParagraph"/>
        <w:numPr>
          <w:ilvl w:val="0"/>
          <w:numId w:val="1"/>
        </w:numPr>
        <w:tabs>
          <w:tab w:val="left" w:pos="709"/>
        </w:tabs>
        <w:spacing w:line="360" w:lineRule="auto"/>
        <w:ind w:right="287"/>
        <w:rPr>
          <w:bCs/>
          <w:sz w:val="26"/>
          <w:szCs w:val="26"/>
        </w:rPr>
      </w:pPr>
      <w:r w:rsidRPr="008E53F3">
        <w:rPr>
          <w:bCs/>
          <w:sz w:val="26"/>
          <w:szCs w:val="26"/>
        </w:rPr>
        <w:t xml:space="preserve">“response.xpath()”: Sử dụng XPath để lấy danh sách các sản phẩm từ HTML của trang web. XPath là một ngôn ngữ để trích xuất dữ liệu từ HTML/XML.  </w:t>
      </w:r>
    </w:p>
    <w:p w14:paraId="5E9A7291" w14:textId="42245B2C" w:rsidR="001A0489" w:rsidRDefault="001A0489" w:rsidP="001A0489">
      <w:pPr>
        <w:tabs>
          <w:tab w:val="left" w:pos="709"/>
        </w:tabs>
        <w:spacing w:line="360" w:lineRule="auto"/>
        <w:ind w:right="287"/>
        <w:rPr>
          <w:bCs/>
          <w:sz w:val="26"/>
          <w:szCs w:val="26"/>
        </w:rPr>
      </w:pPr>
      <w:r w:rsidRPr="001A0489">
        <w:rPr>
          <w:bCs/>
          <w:sz w:val="26"/>
          <w:szCs w:val="26"/>
        </w:rPr>
        <w:lastRenderedPageBreak/>
        <w:drawing>
          <wp:inline distT="0" distB="0" distL="0" distR="0" wp14:anchorId="07CA72BE" wp14:editId="64411675">
            <wp:extent cx="5754370" cy="1983105"/>
            <wp:effectExtent l="0" t="0" r="0" b="0"/>
            <wp:docPr id="1349173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73887" name=""/>
                    <pic:cNvPicPr/>
                  </pic:nvPicPr>
                  <pic:blipFill>
                    <a:blip r:embed="rId15"/>
                    <a:stretch>
                      <a:fillRect/>
                    </a:stretch>
                  </pic:blipFill>
                  <pic:spPr>
                    <a:xfrm>
                      <a:off x="0" y="0"/>
                      <a:ext cx="5754370" cy="1983105"/>
                    </a:xfrm>
                    <a:prstGeom prst="rect">
                      <a:avLst/>
                    </a:prstGeom>
                  </pic:spPr>
                </pic:pic>
              </a:graphicData>
            </a:graphic>
          </wp:inline>
        </w:drawing>
      </w:r>
    </w:p>
    <w:p w14:paraId="67FE7572" w14:textId="7190EA6A" w:rsidR="00F72BF5" w:rsidRPr="001A0489" w:rsidRDefault="00F72BF5" w:rsidP="001A0489">
      <w:pPr>
        <w:tabs>
          <w:tab w:val="left" w:pos="709"/>
        </w:tabs>
        <w:spacing w:line="360" w:lineRule="auto"/>
        <w:ind w:right="287"/>
        <w:rPr>
          <w:bCs/>
          <w:sz w:val="26"/>
          <w:szCs w:val="26"/>
        </w:rPr>
      </w:pPr>
      <w:r>
        <w:rPr>
          <w:bCs/>
          <w:sz w:val="26"/>
          <w:szCs w:val="26"/>
        </w:rPr>
        <w:t>Hình 3.5 thông tin sản phẩm</w:t>
      </w:r>
    </w:p>
    <w:p w14:paraId="0B703B26" w14:textId="6DCE03A5" w:rsidR="001A0489" w:rsidRPr="001A0489" w:rsidRDefault="001A0489" w:rsidP="001A0489">
      <w:pPr>
        <w:tabs>
          <w:tab w:val="left" w:pos="0"/>
        </w:tabs>
        <w:spacing w:line="360" w:lineRule="auto"/>
        <w:ind w:right="287"/>
        <w:rPr>
          <w:sz w:val="26"/>
          <w:szCs w:val="26"/>
        </w:rPr>
      </w:pPr>
      <w:r w:rsidRPr="001A0489">
        <w:rPr>
          <w:sz w:val="26"/>
          <w:szCs w:val="26"/>
        </w:rPr>
        <w:t>Mỗi yield tạo ra một từ điển Python chứa thông tin của từng sản phẩm mà spider tìm được, bao gồm:</w:t>
      </w:r>
    </w:p>
    <w:p w14:paraId="78F8CBAD" w14:textId="4A626541" w:rsidR="00F72BF5" w:rsidRDefault="00F72BF5" w:rsidP="001A0489">
      <w:pPr>
        <w:tabs>
          <w:tab w:val="left" w:pos="0"/>
        </w:tabs>
        <w:spacing w:line="360" w:lineRule="auto"/>
        <w:ind w:right="287"/>
        <w:rPr>
          <w:sz w:val="26"/>
          <w:szCs w:val="26"/>
        </w:rPr>
      </w:pPr>
      <w:r>
        <w:rPr>
          <w:sz w:val="26"/>
          <w:szCs w:val="26"/>
        </w:rPr>
        <w:t>………..</w:t>
      </w:r>
    </w:p>
    <w:p w14:paraId="3134AEB5" w14:textId="5F7DD247" w:rsidR="008E53F3" w:rsidRPr="001A0489" w:rsidRDefault="001A0489" w:rsidP="001A0489">
      <w:pPr>
        <w:tabs>
          <w:tab w:val="left" w:pos="0"/>
        </w:tabs>
        <w:spacing w:line="360" w:lineRule="auto"/>
        <w:ind w:right="287"/>
        <w:rPr>
          <w:sz w:val="26"/>
          <w:szCs w:val="26"/>
        </w:rPr>
      </w:pPr>
      <w:r w:rsidRPr="001A0489">
        <w:rPr>
          <w:sz w:val="26"/>
          <w:szCs w:val="26"/>
        </w:rPr>
        <w:t>Mỗi phần thông tin sử dụng product.css().get() để truy xuất giá trị đầu tiên tìm được. .get() trả về giá trị đầu tiên hoặc None nếu không có.</w:t>
      </w:r>
    </w:p>
    <w:p w14:paraId="6E80F574" w14:textId="5DAFDC6F" w:rsidR="00B6241B" w:rsidRPr="004F52FB" w:rsidRDefault="00B6241B" w:rsidP="004F52FB">
      <w:pPr>
        <w:pStyle w:val="ListParagraph"/>
        <w:numPr>
          <w:ilvl w:val="1"/>
          <w:numId w:val="8"/>
        </w:numPr>
        <w:tabs>
          <w:tab w:val="left" w:pos="0"/>
        </w:tabs>
        <w:spacing w:line="360" w:lineRule="auto"/>
        <w:ind w:right="287"/>
        <w:rPr>
          <w:b/>
          <w:sz w:val="26"/>
          <w:szCs w:val="26"/>
        </w:rPr>
      </w:pPr>
      <w:r w:rsidRPr="004F52FB">
        <w:rPr>
          <w:b/>
          <w:sz w:val="26"/>
          <w:szCs w:val="26"/>
        </w:rPr>
        <w:t>Mô tả dữ liệu:</w:t>
      </w:r>
    </w:p>
    <w:p w14:paraId="230A3D96" w14:textId="10F6E72A" w:rsidR="004F52FB" w:rsidRPr="00FD15EF" w:rsidRDefault="00FD15EF" w:rsidP="00FD15EF">
      <w:pPr>
        <w:tabs>
          <w:tab w:val="left" w:pos="0"/>
        </w:tabs>
        <w:spacing w:line="360" w:lineRule="auto"/>
        <w:ind w:right="287"/>
        <w:rPr>
          <w:bCs/>
          <w:sz w:val="26"/>
          <w:szCs w:val="26"/>
        </w:rPr>
      </w:pP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Pr>
          <w:bCs/>
          <w:sz w:val="26"/>
          <w:szCs w:val="26"/>
        </w:rPr>
        <w:t>4</w:t>
      </w:r>
      <w:r w:rsidRPr="00FD15EF">
        <w:rPr>
          <w:bCs/>
          <w:sz w:val="26"/>
          <w:szCs w:val="26"/>
        </w:rPr>
        <w:t xml:space="preserve"> đặc chưng, bao gồm các thông tin về</w:t>
      </w:r>
      <w:r>
        <w:rPr>
          <w:bCs/>
          <w:sz w:val="26"/>
          <w:szCs w:val="26"/>
        </w:rPr>
        <w:t>.</w:t>
      </w:r>
    </w:p>
    <w:tbl>
      <w:tblPr>
        <w:tblStyle w:val="TableGrid"/>
        <w:tblW w:w="0" w:type="auto"/>
        <w:tblLook w:val="04A0" w:firstRow="1" w:lastRow="0" w:firstColumn="1" w:lastColumn="0" w:noHBand="0" w:noVBand="1"/>
      </w:tblPr>
      <w:tblGrid>
        <w:gridCol w:w="3017"/>
        <w:gridCol w:w="3017"/>
        <w:gridCol w:w="3018"/>
      </w:tblGrid>
      <w:tr w:rsidR="006E0201" w14:paraId="64B38743" w14:textId="77777777" w:rsidTr="00FD15EF">
        <w:tc>
          <w:tcPr>
            <w:tcW w:w="3017" w:type="dxa"/>
          </w:tcPr>
          <w:p w14:paraId="0D3BE2E8" w14:textId="6845B496" w:rsidR="006E0201" w:rsidRDefault="006E0201" w:rsidP="006E0201">
            <w:pPr>
              <w:tabs>
                <w:tab w:val="left" w:pos="0"/>
              </w:tabs>
              <w:spacing w:line="360" w:lineRule="auto"/>
              <w:ind w:right="287"/>
              <w:rPr>
                <w:b/>
                <w:sz w:val="26"/>
                <w:szCs w:val="26"/>
              </w:rPr>
            </w:pPr>
            <w:r>
              <w:rPr>
                <w:bCs/>
                <w:sz w:val="26"/>
                <w:szCs w:val="26"/>
              </w:rPr>
              <w:t>Tên Biến</w:t>
            </w:r>
          </w:p>
        </w:tc>
        <w:tc>
          <w:tcPr>
            <w:tcW w:w="3017" w:type="dxa"/>
          </w:tcPr>
          <w:p w14:paraId="4D7CA2D7" w14:textId="552DC106" w:rsidR="006E0201" w:rsidRDefault="006E0201" w:rsidP="006E0201">
            <w:pPr>
              <w:tabs>
                <w:tab w:val="left" w:pos="0"/>
              </w:tabs>
              <w:spacing w:line="360" w:lineRule="auto"/>
              <w:ind w:right="287"/>
              <w:rPr>
                <w:b/>
                <w:sz w:val="26"/>
                <w:szCs w:val="26"/>
              </w:rPr>
            </w:pPr>
            <w:r w:rsidRPr="00FC3D77">
              <w:rPr>
                <w:bCs/>
                <w:sz w:val="26"/>
                <w:szCs w:val="26"/>
              </w:rPr>
              <w:t>Mô</w:t>
            </w:r>
            <w:r>
              <w:rPr>
                <w:bCs/>
                <w:sz w:val="26"/>
                <w:szCs w:val="26"/>
              </w:rPr>
              <w:t xml:space="preserve"> Tả</w:t>
            </w:r>
          </w:p>
        </w:tc>
        <w:tc>
          <w:tcPr>
            <w:tcW w:w="3018" w:type="dxa"/>
          </w:tcPr>
          <w:p w14:paraId="417FF3AA" w14:textId="5752D78C" w:rsidR="006E0201" w:rsidRDefault="006E0201" w:rsidP="006E0201">
            <w:pPr>
              <w:tabs>
                <w:tab w:val="left" w:pos="0"/>
              </w:tabs>
              <w:spacing w:line="360" w:lineRule="auto"/>
              <w:ind w:right="287"/>
              <w:rPr>
                <w:b/>
                <w:sz w:val="26"/>
                <w:szCs w:val="26"/>
              </w:rPr>
            </w:pPr>
            <w:r>
              <w:rPr>
                <w:bCs/>
                <w:sz w:val="26"/>
                <w:szCs w:val="26"/>
              </w:rPr>
              <w:t>Kiểu dữ liệu</w:t>
            </w:r>
          </w:p>
        </w:tc>
      </w:tr>
      <w:tr w:rsidR="00F72BF5" w14:paraId="63B00768" w14:textId="77777777" w:rsidTr="00FD15EF">
        <w:trPr>
          <w:gridAfter w:val="2"/>
          <w:wAfter w:w="6035" w:type="dxa"/>
        </w:trPr>
        <w:tc>
          <w:tcPr>
            <w:tcW w:w="3017" w:type="dxa"/>
          </w:tcPr>
          <w:p w14:paraId="5659129E" w14:textId="02882993" w:rsidR="00F72BF5" w:rsidRDefault="00F72BF5" w:rsidP="006E0201">
            <w:pPr>
              <w:tabs>
                <w:tab w:val="left" w:pos="0"/>
              </w:tabs>
              <w:spacing w:line="360" w:lineRule="auto"/>
              <w:ind w:right="287"/>
              <w:jc w:val="center"/>
              <w:rPr>
                <w:b/>
                <w:sz w:val="26"/>
                <w:szCs w:val="26"/>
              </w:rPr>
            </w:pPr>
          </w:p>
        </w:tc>
      </w:tr>
      <w:tr w:rsidR="00F72BF5" w14:paraId="07902ED7" w14:textId="77777777" w:rsidTr="00FD15EF">
        <w:tc>
          <w:tcPr>
            <w:tcW w:w="3017" w:type="dxa"/>
          </w:tcPr>
          <w:p w14:paraId="59AB02C7" w14:textId="77777777" w:rsidR="00F72BF5" w:rsidRDefault="00F72BF5" w:rsidP="006E0201">
            <w:pPr>
              <w:tabs>
                <w:tab w:val="left" w:pos="0"/>
              </w:tabs>
              <w:spacing w:line="360" w:lineRule="auto"/>
              <w:ind w:right="287"/>
              <w:jc w:val="center"/>
              <w:rPr>
                <w:b/>
                <w:sz w:val="26"/>
                <w:szCs w:val="26"/>
              </w:rPr>
            </w:pPr>
          </w:p>
        </w:tc>
        <w:tc>
          <w:tcPr>
            <w:tcW w:w="3017" w:type="dxa"/>
          </w:tcPr>
          <w:p w14:paraId="10966802"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7520D4CA" w14:textId="77777777" w:rsidR="00F72BF5" w:rsidRPr="00FC3D77" w:rsidRDefault="00F72BF5" w:rsidP="006E0201">
            <w:pPr>
              <w:tabs>
                <w:tab w:val="left" w:pos="0"/>
              </w:tabs>
              <w:spacing w:line="360" w:lineRule="auto"/>
              <w:ind w:right="287"/>
              <w:jc w:val="center"/>
              <w:rPr>
                <w:bCs/>
                <w:sz w:val="26"/>
                <w:szCs w:val="26"/>
              </w:rPr>
            </w:pPr>
          </w:p>
        </w:tc>
      </w:tr>
      <w:tr w:rsidR="00F72BF5" w14:paraId="1A392822" w14:textId="77777777" w:rsidTr="00FD15EF">
        <w:tc>
          <w:tcPr>
            <w:tcW w:w="3017" w:type="dxa"/>
          </w:tcPr>
          <w:p w14:paraId="25E95631" w14:textId="77777777" w:rsidR="00F72BF5" w:rsidRDefault="00F72BF5" w:rsidP="006E0201">
            <w:pPr>
              <w:tabs>
                <w:tab w:val="left" w:pos="0"/>
              </w:tabs>
              <w:spacing w:line="360" w:lineRule="auto"/>
              <w:ind w:right="287"/>
              <w:jc w:val="center"/>
              <w:rPr>
                <w:b/>
                <w:sz w:val="26"/>
                <w:szCs w:val="26"/>
              </w:rPr>
            </w:pPr>
          </w:p>
        </w:tc>
        <w:tc>
          <w:tcPr>
            <w:tcW w:w="3017" w:type="dxa"/>
          </w:tcPr>
          <w:p w14:paraId="039C5A11"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2037DD80" w14:textId="77777777" w:rsidR="00F72BF5" w:rsidRPr="00FC3D77" w:rsidRDefault="00F72BF5" w:rsidP="006E0201">
            <w:pPr>
              <w:tabs>
                <w:tab w:val="left" w:pos="0"/>
              </w:tabs>
              <w:spacing w:line="360" w:lineRule="auto"/>
              <w:ind w:right="287"/>
              <w:jc w:val="center"/>
              <w:rPr>
                <w:bCs/>
                <w:sz w:val="26"/>
                <w:szCs w:val="26"/>
              </w:rPr>
            </w:pPr>
          </w:p>
        </w:tc>
      </w:tr>
      <w:tr w:rsidR="00F72BF5" w14:paraId="392AA0A0" w14:textId="77777777" w:rsidTr="00FD15EF">
        <w:tc>
          <w:tcPr>
            <w:tcW w:w="3017" w:type="dxa"/>
          </w:tcPr>
          <w:p w14:paraId="3F97B8E5" w14:textId="77777777" w:rsidR="00F72BF5" w:rsidRDefault="00F72BF5" w:rsidP="006E0201">
            <w:pPr>
              <w:tabs>
                <w:tab w:val="left" w:pos="0"/>
              </w:tabs>
              <w:spacing w:line="360" w:lineRule="auto"/>
              <w:ind w:right="287"/>
              <w:jc w:val="center"/>
              <w:rPr>
                <w:b/>
                <w:sz w:val="26"/>
                <w:szCs w:val="26"/>
              </w:rPr>
            </w:pPr>
          </w:p>
        </w:tc>
        <w:tc>
          <w:tcPr>
            <w:tcW w:w="3017" w:type="dxa"/>
          </w:tcPr>
          <w:p w14:paraId="3A9D0415"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34B259C5" w14:textId="77777777" w:rsidR="00F72BF5" w:rsidRPr="00FC3D77" w:rsidRDefault="00F72BF5" w:rsidP="006E0201">
            <w:pPr>
              <w:tabs>
                <w:tab w:val="left" w:pos="0"/>
              </w:tabs>
              <w:spacing w:line="360" w:lineRule="auto"/>
              <w:ind w:right="287"/>
              <w:jc w:val="center"/>
              <w:rPr>
                <w:bCs/>
                <w:sz w:val="26"/>
                <w:szCs w:val="26"/>
              </w:rPr>
            </w:pPr>
          </w:p>
        </w:tc>
      </w:tr>
      <w:tr w:rsidR="006E0201" w14:paraId="06045EAF" w14:textId="77777777" w:rsidTr="00FD15EF">
        <w:tc>
          <w:tcPr>
            <w:tcW w:w="3017" w:type="dxa"/>
          </w:tcPr>
          <w:p w14:paraId="731902C9" w14:textId="18FBEFA1" w:rsidR="006E0201" w:rsidRDefault="006E0201" w:rsidP="006E0201">
            <w:pPr>
              <w:tabs>
                <w:tab w:val="left" w:pos="0"/>
              </w:tabs>
              <w:spacing w:line="360" w:lineRule="auto"/>
              <w:ind w:right="287"/>
              <w:jc w:val="center"/>
              <w:rPr>
                <w:b/>
                <w:sz w:val="26"/>
                <w:szCs w:val="26"/>
              </w:rPr>
            </w:pPr>
          </w:p>
        </w:tc>
        <w:tc>
          <w:tcPr>
            <w:tcW w:w="3017" w:type="dxa"/>
          </w:tcPr>
          <w:p w14:paraId="218CC957" w14:textId="059784F6" w:rsidR="006E0201" w:rsidRDefault="006E0201" w:rsidP="00F72BF5">
            <w:pPr>
              <w:tabs>
                <w:tab w:val="left" w:pos="0"/>
              </w:tabs>
              <w:spacing w:line="360" w:lineRule="auto"/>
              <w:ind w:right="287"/>
              <w:rPr>
                <w:b/>
                <w:sz w:val="26"/>
                <w:szCs w:val="26"/>
              </w:rPr>
            </w:pPr>
          </w:p>
        </w:tc>
        <w:tc>
          <w:tcPr>
            <w:tcW w:w="3018" w:type="dxa"/>
          </w:tcPr>
          <w:p w14:paraId="3114CCDF" w14:textId="0F198A82" w:rsidR="006E0201" w:rsidRDefault="006E0201" w:rsidP="00F72BF5">
            <w:pPr>
              <w:tabs>
                <w:tab w:val="left" w:pos="0"/>
              </w:tabs>
              <w:spacing w:line="360" w:lineRule="auto"/>
              <w:ind w:right="287"/>
              <w:rPr>
                <w:b/>
                <w:sz w:val="26"/>
                <w:szCs w:val="26"/>
              </w:rPr>
            </w:pPr>
          </w:p>
        </w:tc>
      </w:tr>
    </w:tbl>
    <w:p w14:paraId="0C904D5D" w14:textId="0A007711" w:rsidR="006E0201" w:rsidRPr="00FD15EF" w:rsidRDefault="00FD15EF" w:rsidP="004F52FB">
      <w:pPr>
        <w:tabs>
          <w:tab w:val="left" w:pos="0"/>
        </w:tabs>
        <w:spacing w:line="360" w:lineRule="auto"/>
        <w:ind w:right="287"/>
        <w:rPr>
          <w:bCs/>
          <w:sz w:val="26"/>
          <w:szCs w:val="26"/>
        </w:rPr>
      </w:pPr>
      <w:r w:rsidRPr="00FD15EF">
        <w:rPr>
          <w:bCs/>
          <w:sz w:val="26"/>
          <w:szCs w:val="26"/>
        </w:rPr>
        <w:t>B</w:t>
      </w:r>
      <w:r>
        <w:rPr>
          <w:bCs/>
          <w:sz w:val="26"/>
          <w:szCs w:val="26"/>
        </w:rPr>
        <w:t xml:space="preserve">ảng 3.2.1:  </w:t>
      </w:r>
      <w:r w:rsidRPr="00FD15EF">
        <w:rPr>
          <w:bCs/>
          <w:sz w:val="26"/>
          <w:szCs w:val="26"/>
        </w:rPr>
        <w:t>Bảng mô tả các biến và kiểu dữ liệu của chúng</w:t>
      </w:r>
    </w:p>
    <w:p w14:paraId="3A891C06" w14:textId="77777777" w:rsidR="00B6241B"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235A0B29" w14:textId="4B96B23E" w:rsidR="00E34046" w:rsidRPr="00F72BF5" w:rsidRDefault="00F72BF5" w:rsidP="00E34046">
      <w:pPr>
        <w:tabs>
          <w:tab w:val="left" w:pos="0"/>
        </w:tabs>
        <w:spacing w:line="360" w:lineRule="auto"/>
        <w:ind w:right="287"/>
        <w:rPr>
          <w:bCs/>
          <w:iCs/>
          <w:sz w:val="26"/>
          <w:szCs w:val="26"/>
        </w:rPr>
      </w:pPr>
      <w:r w:rsidRPr="00F72BF5">
        <w:rPr>
          <w:bCs/>
          <w:iCs/>
          <w:sz w:val="26"/>
          <w:szCs w:val="26"/>
        </w:rPr>
        <w:t>Quá trình này để xử lý các dữ liệu để đưa dữ liệu về bảng dữ liệu được sử dụng để</w:t>
      </w:r>
      <w:r w:rsidRPr="00F72BF5">
        <w:rPr>
          <w:bCs/>
          <w:iCs/>
          <w:sz w:val="26"/>
          <w:szCs w:val="26"/>
        </w:rPr>
        <w:t xml:space="preserve"> </w:t>
      </w:r>
      <w:r w:rsidRPr="00F72BF5">
        <w:rPr>
          <w:bCs/>
          <w:iCs/>
          <w:sz w:val="26"/>
          <w:szCs w:val="26"/>
        </w:rPr>
        <w:t xml:space="preserve">phục vụ quá trình </w:t>
      </w:r>
      <w:r>
        <w:rPr>
          <w:bCs/>
          <w:iCs/>
          <w:sz w:val="26"/>
          <w:szCs w:val="26"/>
        </w:rPr>
        <w:t>lưu và phân tích.</w:t>
      </w:r>
      <w:r w:rsidRPr="00F72BF5">
        <w:rPr>
          <w:bCs/>
          <w:iCs/>
          <w:sz w:val="26"/>
          <w:szCs w:val="26"/>
        </w:rPr>
        <w:t xml:space="preserve"> </w:t>
      </w:r>
    </w:p>
    <w:p w14:paraId="3904ED71" w14:textId="77777777" w:rsidR="00B6241B"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Lưu và trích xuất dữ liệu</w:t>
      </w:r>
    </w:p>
    <w:p w14:paraId="2453764C" w14:textId="1C187E0E" w:rsidR="00F72BF5" w:rsidRDefault="005E705A" w:rsidP="00F72BF5">
      <w:pPr>
        <w:tabs>
          <w:tab w:val="left" w:pos="0"/>
        </w:tabs>
        <w:spacing w:line="360" w:lineRule="auto"/>
        <w:ind w:right="287"/>
        <w:rPr>
          <w:iCs/>
          <w:sz w:val="26"/>
          <w:szCs w:val="26"/>
        </w:rPr>
      </w:pPr>
      <w:r>
        <w:rPr>
          <w:iCs/>
          <w:sz w:val="26"/>
          <w:szCs w:val="26"/>
        </w:rPr>
        <w:t>….</w:t>
      </w:r>
    </w:p>
    <w:p w14:paraId="2EDD9C9D" w14:textId="2CC86C9D" w:rsidR="00EC7AE1" w:rsidRPr="00F72BF5" w:rsidRDefault="00EC7AE1" w:rsidP="00F72BF5">
      <w:pPr>
        <w:tabs>
          <w:tab w:val="left" w:pos="0"/>
        </w:tabs>
        <w:spacing w:line="360" w:lineRule="auto"/>
        <w:ind w:right="287"/>
        <w:rPr>
          <w:iCs/>
          <w:sz w:val="26"/>
          <w:szCs w:val="26"/>
        </w:rPr>
      </w:pPr>
      <w:r>
        <w:rPr>
          <w:iCs/>
          <w:sz w:val="26"/>
          <w:szCs w:val="26"/>
        </w:rPr>
        <w:t xml:space="preserve">Hình 3.4 </w:t>
      </w:r>
    </w:p>
    <w:p w14:paraId="0D15EB09"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Xử lý phân trang</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0B6E351D" w14:textId="254A98B0" w:rsidR="00D93A14" w:rsidRPr="00D93A14" w:rsidRDefault="00D93A14" w:rsidP="00B6241B">
      <w:pPr>
        <w:jc w:val="center"/>
        <w:rPr>
          <w:b/>
          <w:bCs/>
          <w:iCs/>
          <w:sz w:val="36"/>
          <w:szCs w:val="32"/>
          <w:lang w:val="vi-VN"/>
        </w:rPr>
      </w:pPr>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9A4DEA" w14:textId="77777777" w:rsidR="00421229" w:rsidRDefault="00421229">
      <w:r>
        <w:separator/>
      </w:r>
    </w:p>
  </w:endnote>
  <w:endnote w:type="continuationSeparator" w:id="0">
    <w:p w14:paraId="0ABDDD15" w14:textId="77777777" w:rsidR="00421229" w:rsidRDefault="00421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39225D" w14:textId="77777777" w:rsidR="00421229" w:rsidRDefault="00421229">
      <w:r>
        <w:separator/>
      </w:r>
    </w:p>
  </w:footnote>
  <w:footnote w:type="continuationSeparator" w:id="0">
    <w:p w14:paraId="77C7681A" w14:textId="77777777" w:rsidR="00421229" w:rsidRDefault="004212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5"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8"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10"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3"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16cid:durableId="1378815626">
    <w:abstractNumId w:val="11"/>
  </w:num>
  <w:num w:numId="2" w16cid:durableId="226307637">
    <w:abstractNumId w:val="14"/>
  </w:num>
  <w:num w:numId="3" w16cid:durableId="1930918486">
    <w:abstractNumId w:val="13"/>
  </w:num>
  <w:num w:numId="4" w16cid:durableId="1918126798">
    <w:abstractNumId w:val="8"/>
  </w:num>
  <w:num w:numId="5" w16cid:durableId="1437676941">
    <w:abstractNumId w:val="1"/>
  </w:num>
  <w:num w:numId="6" w16cid:durableId="46876002">
    <w:abstractNumId w:val="3"/>
  </w:num>
  <w:num w:numId="7" w16cid:durableId="1502085735">
    <w:abstractNumId w:val="5"/>
  </w:num>
  <w:num w:numId="8" w16cid:durableId="2362849">
    <w:abstractNumId w:val="15"/>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61259464">
    <w:abstractNumId w:val="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5128502">
    <w:abstractNumId w:val="12"/>
  </w:num>
  <w:num w:numId="11" w16cid:durableId="43144331">
    <w:abstractNumId w:val="0"/>
  </w:num>
  <w:num w:numId="12" w16cid:durableId="1094135428">
    <w:abstractNumId w:val="7"/>
  </w:num>
  <w:num w:numId="13" w16cid:durableId="470288506">
    <w:abstractNumId w:val="9"/>
  </w:num>
  <w:num w:numId="14" w16cid:durableId="613098581">
    <w:abstractNumId w:val="10"/>
  </w:num>
  <w:num w:numId="15" w16cid:durableId="1138886396">
    <w:abstractNumId w:val="6"/>
  </w:num>
  <w:num w:numId="16" w16cid:durableId="18879866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76E8A"/>
    <w:rsid w:val="000E0935"/>
    <w:rsid w:val="000F0A13"/>
    <w:rsid w:val="001226AA"/>
    <w:rsid w:val="00135E8F"/>
    <w:rsid w:val="00157417"/>
    <w:rsid w:val="001854DF"/>
    <w:rsid w:val="00195AB9"/>
    <w:rsid w:val="001A0489"/>
    <w:rsid w:val="001A6E87"/>
    <w:rsid w:val="001B1235"/>
    <w:rsid w:val="0024376F"/>
    <w:rsid w:val="00286C5C"/>
    <w:rsid w:val="002B1789"/>
    <w:rsid w:val="002C3575"/>
    <w:rsid w:val="002D5C5E"/>
    <w:rsid w:val="003305E3"/>
    <w:rsid w:val="0034502F"/>
    <w:rsid w:val="003609D7"/>
    <w:rsid w:val="003648A7"/>
    <w:rsid w:val="00365F77"/>
    <w:rsid w:val="00367F3E"/>
    <w:rsid w:val="00375032"/>
    <w:rsid w:val="003A0C12"/>
    <w:rsid w:val="003A6A91"/>
    <w:rsid w:val="003B047B"/>
    <w:rsid w:val="003B76FE"/>
    <w:rsid w:val="003C75BA"/>
    <w:rsid w:val="003E789B"/>
    <w:rsid w:val="003F5B54"/>
    <w:rsid w:val="003F6DFB"/>
    <w:rsid w:val="004050F9"/>
    <w:rsid w:val="004066A9"/>
    <w:rsid w:val="00421229"/>
    <w:rsid w:val="00452394"/>
    <w:rsid w:val="00457BB9"/>
    <w:rsid w:val="0046755A"/>
    <w:rsid w:val="00483520"/>
    <w:rsid w:val="004944C3"/>
    <w:rsid w:val="00497241"/>
    <w:rsid w:val="004F52FB"/>
    <w:rsid w:val="0053583E"/>
    <w:rsid w:val="0054458F"/>
    <w:rsid w:val="00564775"/>
    <w:rsid w:val="00580CAA"/>
    <w:rsid w:val="00585E2F"/>
    <w:rsid w:val="005B445C"/>
    <w:rsid w:val="005D2ADD"/>
    <w:rsid w:val="005D723F"/>
    <w:rsid w:val="005E705A"/>
    <w:rsid w:val="00621939"/>
    <w:rsid w:val="00622E41"/>
    <w:rsid w:val="00627821"/>
    <w:rsid w:val="00656A38"/>
    <w:rsid w:val="00664DF7"/>
    <w:rsid w:val="006948ED"/>
    <w:rsid w:val="006C04D2"/>
    <w:rsid w:val="006E0201"/>
    <w:rsid w:val="00713EE3"/>
    <w:rsid w:val="00770A44"/>
    <w:rsid w:val="00773536"/>
    <w:rsid w:val="007D1784"/>
    <w:rsid w:val="007D2EDF"/>
    <w:rsid w:val="008017BD"/>
    <w:rsid w:val="008177F5"/>
    <w:rsid w:val="00831497"/>
    <w:rsid w:val="00852949"/>
    <w:rsid w:val="0086091A"/>
    <w:rsid w:val="008B262E"/>
    <w:rsid w:val="008D419C"/>
    <w:rsid w:val="008E53F3"/>
    <w:rsid w:val="008F768C"/>
    <w:rsid w:val="009015F3"/>
    <w:rsid w:val="00945C59"/>
    <w:rsid w:val="00960A74"/>
    <w:rsid w:val="00972F3F"/>
    <w:rsid w:val="0098137A"/>
    <w:rsid w:val="009E05CE"/>
    <w:rsid w:val="009F4E09"/>
    <w:rsid w:val="00A33CDD"/>
    <w:rsid w:val="00A93ED2"/>
    <w:rsid w:val="00A94A34"/>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1DC"/>
    <w:rsid w:val="00C47F23"/>
    <w:rsid w:val="00CE2CD0"/>
    <w:rsid w:val="00CF66BC"/>
    <w:rsid w:val="00D4668F"/>
    <w:rsid w:val="00D668E8"/>
    <w:rsid w:val="00D73C25"/>
    <w:rsid w:val="00D93A14"/>
    <w:rsid w:val="00DE4B9B"/>
    <w:rsid w:val="00E063A5"/>
    <w:rsid w:val="00E13F0C"/>
    <w:rsid w:val="00E240A2"/>
    <w:rsid w:val="00E34046"/>
    <w:rsid w:val="00E45FB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4</TotalTime>
  <Pages>25</Pages>
  <Words>4629</Words>
  <Characters>2638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ao Pham Thi Phuong</cp:lastModifiedBy>
  <cp:revision>17</cp:revision>
  <dcterms:created xsi:type="dcterms:W3CDTF">2024-10-05T08:27:00Z</dcterms:created>
  <dcterms:modified xsi:type="dcterms:W3CDTF">2024-10-2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